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263"/>
        <w:gridCol w:w="277"/>
        <w:gridCol w:w="1812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  <w:gridCol w:w="816"/>
      </w:tblGrid>
      <w:tr w:rsidR="009540AB" w:rsidRPr="00AA40C1" w14:paraId="797494A3" w14:textId="77777777" w:rsidTr="007A657A">
        <w:trPr>
          <w:trHeight w:val="87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844FB97" w14:textId="11B4635D" w:rsidR="009540AB" w:rsidRPr="00AA40C1" w:rsidRDefault="009540AB" w:rsidP="00524B83">
            <w:pPr>
              <w:spacing w:after="0" w:line="240" w:lineRule="auto"/>
              <w:rPr>
                <w:rFonts w:ascii="Times New Roman" w:eastAsia="Calibri" w:hAnsi="Times New Roman" w:cs="Times New Roman"/>
                <w:sz w:val="20"/>
                <w:szCs w:val="20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Table 1. Quarter-level prevalence of pathogens 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>(or group</w:t>
            </w:r>
            <w:r w:rsidR="00E86AC2"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>ing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of similar pathogens)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causing intramammary infections [median (range)] by farm, stratified by facility type. 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>3,332 q</w:t>
            </w:r>
            <w:r w:rsidRPr="00AA40C1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uarter-level observations were collected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from </w:t>
            </w:r>
            <w:r w:rsidRPr="00AA40C1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1,456 quarters belonging to 382 cows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during a longitudinal, cross-sectional observational study of 10 certified organic dairy farms in Vermont (US). The quarter-level prevalence represents the percent of sampled quarters infected with a particular pathogen over all sampled quarters at risk where IMI status could be determined for that farm visit. Median and range of quarter-level prevalence for each herd were calculated using all consecutive visits to a particular farm. Median and range of quarter-level prevalence for tiestalls (TS) and bedded packs (BP) were calculated over all visits to TS (n = 15) and BP (n = 15), respectively. Overall median and range of quarter-level prevalence were calculated using all visits to all 10 farms (n = 30). </w:t>
            </w:r>
          </w:p>
        </w:tc>
      </w:tr>
      <w:tr w:rsidR="00A03B61" w:rsidRPr="00AA40C1" w14:paraId="62A5F4EE" w14:textId="77777777" w:rsidTr="009703D4">
        <w:trPr>
          <w:trHeight w:val="567"/>
        </w:trPr>
        <w:tc>
          <w:tcPr>
            <w:tcW w:w="235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7727AE" w14:textId="77777777" w:rsidR="009540AB" w:rsidRPr="00AA40C1" w:rsidRDefault="009540AB" w:rsidP="00524B83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39F86E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1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FC72F8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2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FD37A39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F04A65D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4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06F0677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-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57E469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TS avg.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CE2808A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1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869F34A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2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3A750D3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4D47A8F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4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66E737F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-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51CE24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BP avg.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B5E1058" w14:textId="77777777" w:rsidR="009540AB" w:rsidRPr="00AA40C1" w:rsidRDefault="009540AB" w:rsidP="00524B8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verall</w:t>
            </w:r>
          </w:p>
        </w:tc>
      </w:tr>
      <w:tr w:rsidR="00A03B61" w:rsidRPr="00AA40C1" w14:paraId="091562F9" w14:textId="77777777" w:rsidTr="009703D4">
        <w:trPr>
          <w:trHeight w:val="290"/>
        </w:trPr>
        <w:tc>
          <w:tcPr>
            <w:tcW w:w="235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B23D22" w14:textId="77777777" w:rsidR="009540AB" w:rsidRPr="00AA40C1" w:rsidRDefault="009540AB" w:rsidP="00524B8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Num. farm visit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7DFFFB1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6107F0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7A4579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C81123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F467847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D8132B4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083076B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DC08084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D0F307B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AC3A126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E09E6B3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CE44E33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D98C6F5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  <w:t>30</w:t>
            </w:r>
          </w:p>
        </w:tc>
      </w:tr>
      <w:tr w:rsidR="00A03B61" w:rsidRPr="00AA40C1" w14:paraId="1CA9D667" w14:textId="77777777" w:rsidTr="009703D4">
        <w:trPr>
          <w:trHeight w:val="290"/>
        </w:trPr>
        <w:tc>
          <w:tcPr>
            <w:tcW w:w="235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82A641" w14:textId="62306F9E" w:rsidR="009540AB" w:rsidRPr="00AA40C1" w:rsidRDefault="009540AB" w:rsidP="00524B8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Pathogen</w:t>
            </w:r>
            <w:r w:rsidR="006D6C78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(group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30BD23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D4EA64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0CFC7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9FC9C6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0CB1E2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10F5BB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AFDD7A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D0634A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7E0325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4B869E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7855FB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875E51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A24FD" w14:textId="77777777" w:rsidR="009540AB" w:rsidRPr="00AA40C1" w:rsidRDefault="009540A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</w:tr>
      <w:tr w:rsidR="00A03B61" w:rsidRPr="00AA40C1" w14:paraId="12082E22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2F4C0" w14:textId="77777777" w:rsidR="00C02B87" w:rsidRPr="00AA40C1" w:rsidRDefault="00C02B87" w:rsidP="00C02B8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2C44098" w14:textId="77777777" w:rsidR="00C02B87" w:rsidRPr="00AA40C1" w:rsidRDefault="00C02B87" w:rsidP="00C02B87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aure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DEECEB4" w14:textId="07E22E75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3.5 (3.1-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D7C8DCE" w14:textId="0B1CFA9A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.9 (1.7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E58FD70" w14:textId="71C68CFB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4 (3.4-4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66FF9737" w14:textId="691B6B5F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3.5 (3.2-3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658F79D" w14:textId="70D23156" w:rsidR="00C02B87" w:rsidRPr="00AA40C1" w:rsidRDefault="002778E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0.9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E202BAF" w14:textId="712CA671" w:rsidR="00C02B87" w:rsidRPr="00AA40C1" w:rsidRDefault="002778EB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3.2 (0.9-4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338B6E9" w14:textId="22665C9E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4.8 (4.7-8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1CDD66B" w14:textId="4BFBEB85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3.1 (11.7-14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0A7B58B" w14:textId="1A872A28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0.8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CEC53E9" w14:textId="4E68F608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.3 (0.9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15BF73F" w14:textId="2BB35EE8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0291CE1" w14:textId="1B4CC77F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2.6 (0-14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445BA48" w14:textId="6B8E051D" w:rsidR="00C02B87" w:rsidRPr="00AA40C1" w:rsidRDefault="00C02B87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3.2 (0-14.1)</w:t>
            </w:r>
          </w:p>
        </w:tc>
      </w:tr>
      <w:tr w:rsidR="00A03B61" w:rsidRPr="00AA40C1" w14:paraId="50A3C256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2F896" w14:textId="77777777" w:rsidR="000A4F4E" w:rsidRPr="00AA40C1" w:rsidRDefault="000A4F4E" w:rsidP="000A4F4E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C76298" w14:textId="77777777" w:rsidR="000A4F4E" w:rsidRPr="00AA40C1" w:rsidRDefault="000A4F4E" w:rsidP="000A4F4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Non-</w:t>
            </w:r>
            <w:r w:rsidRPr="0028056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aureus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taphylococci and mammaliicocc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1E1B5E" w14:textId="0F2CA16B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 (9.7-10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0C96D4" w14:textId="3E3931B4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6 (16.7-23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0306E7" w14:textId="3334AA32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 (22.3-25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2C951F" w14:textId="067217E9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8 (14.2-18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61B1DB" w14:textId="620BEDA8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.4 (19-24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F11877" w14:textId="412950E8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9 (9.7-25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7447B73" w14:textId="3B4015E8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24.8 (21.9-39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940CC08" w14:textId="24953B4D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4.1 (12.8-18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5E04644" w14:textId="0C10C088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23.6 (21.9-25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F4862E" w14:textId="79B6E6C9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19.4 (17.6-2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ACC66A2" w14:textId="78C0B4DD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sz w:val="20"/>
                <w:szCs w:val="20"/>
              </w:rPr>
              <w:t>20.6 (19.4-2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E8A191C" w14:textId="18F3C37F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1.1 (12.8-39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2F23337" w14:textId="7CA04A36" w:rsidR="000A4F4E" w:rsidRPr="00AA40C1" w:rsidRDefault="000A4F4E" w:rsidP="00CC4A3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20 (9.7-39.8)</w:t>
            </w:r>
          </w:p>
        </w:tc>
      </w:tr>
      <w:tr w:rsidR="007A657A" w:rsidRPr="00AA40C1" w14:paraId="1FE26849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6332B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9E39C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agnet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1C4FB5" w14:textId="6BA2DC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 (1.8-2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2A8B41" w14:textId="61E6B37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CEE72" w14:textId="6A80EBA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C436E0" w14:textId="6EDE0BD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79F056" w14:textId="4C7AEC3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05FF97" w14:textId="772A66A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2B1081" w14:textId="6C3041F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0.8-3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251E18" w14:textId="125F0EF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007AE1" w14:textId="63CE3E7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76BC65" w14:textId="7A40786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261A12" w14:textId="1657372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C32B42" w14:textId="2AEC584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3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5F7399" w14:textId="48040FC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3.6)</w:t>
            </w:r>
          </w:p>
        </w:tc>
      </w:tr>
      <w:tr w:rsidR="007A657A" w:rsidRPr="00AA40C1" w14:paraId="3A9DB8AE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C778BC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6F9153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auricular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26EC80" w14:textId="5EDD6F8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4BD20D" w14:textId="700B5C2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C6179D" w14:textId="7EDB88D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84A22D" w14:textId="471E0C0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4E5E68" w14:textId="22C4A47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A888F40" w14:textId="30B0936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EC716C" w14:textId="290D029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C84102" w14:textId="732A0D0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72BE79" w14:textId="2F420CF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01EC25" w14:textId="13F8810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CD0628" w14:textId="3F7BAC5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7207A4" w14:textId="068F26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9C19FB" w14:textId="3CB94CE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7A657A" w:rsidRPr="00AA40C1" w14:paraId="09E12E43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C2C6D9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53524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capit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88CA75" w14:textId="2BC7A2E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CBC1CB" w14:textId="24C1CDE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D67A0A" w14:textId="3A055AD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149DB0" w14:textId="7A7B5D0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F22A6C" w14:textId="6CE642B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B5267FF" w14:textId="0113603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6C77BB" w14:textId="4E250D7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3A0F75" w14:textId="7E81CE0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6FE322" w14:textId="54C9561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694AD8" w14:textId="4AF91DF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6922D9" w14:textId="51FEF2C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6ACBA1" w14:textId="3CB5A88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12AF71" w14:textId="200ECE6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7A657A" w:rsidRPr="00AA40C1" w14:paraId="7B02A797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B87A43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371F7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chromogene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BF5B92" w14:textId="7312432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 (5.3-6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8B81E" w14:textId="1EA800C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1 (11.7-15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C4D10" w14:textId="2E3357D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2 (14.9-16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952372" w14:textId="02BEBD9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8 (7.1-8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7DB4F1" w14:textId="58997BD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5 (13.8-15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39343EF" w14:textId="5F5FAFC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1 (5.3-16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A2257B" w14:textId="583CD5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2 (13.3-2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84AA9D" w14:textId="30CBC65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8 (6.5-10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921516" w14:textId="1484D60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.5 (17.5-2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3FD4D8" w14:textId="47132C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9 (14.3-17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D532DE" w14:textId="459364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8 (16.1-17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0D44AA" w14:textId="428B7F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.1 (6.5-2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101BAD" w14:textId="7C9B7C4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6 (5.3-21.8)</w:t>
            </w:r>
          </w:p>
        </w:tc>
      </w:tr>
      <w:tr w:rsidR="007A657A" w:rsidRPr="00AA40C1" w14:paraId="05966226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E453D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719FB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cohni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0A3C26" w14:textId="73FB84D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B26EDF" w14:textId="1323E5E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543E86" w14:textId="63369E0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EF6888" w14:textId="4158B88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89F8AF" w14:textId="13316EA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160BCC" w14:textId="74E6E77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F49C2" w14:textId="0238297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4D573D" w14:textId="3F9B3D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18AF1B" w14:textId="4199FD5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0260AB" w14:textId="4B98441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43735D" w14:textId="2B786E7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AD7833" w14:textId="46326B6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E905F6" w14:textId="174E18C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</w:tr>
      <w:tr w:rsidR="007A657A" w:rsidRPr="00AA40C1" w14:paraId="7743F31E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3FEC9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657F08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devriese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C725B5" w14:textId="2A19F23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FE5564" w14:textId="406D48D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1E9F7D" w14:textId="3B8F864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D96729" w14:textId="0C1EC0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57672F" w14:textId="6A6DE9C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 (1.7-2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1E675E" w14:textId="594AAFC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704D33" w14:textId="1902946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4E8561" w14:textId="1304986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FAACA" w14:textId="32575E7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27C4FA" w14:textId="5CD0CEA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BC6A23" w14:textId="5194D66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4086D8" w14:textId="55F2F3C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820D45" w14:textId="6480085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7)</w:t>
            </w:r>
          </w:p>
        </w:tc>
      </w:tr>
      <w:tr w:rsidR="007A657A" w:rsidRPr="00AA40C1" w14:paraId="34E17DE9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D2CB33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5CA1C66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epidermid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B049B9" w14:textId="1ECDD28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0921C9" w14:textId="5912000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620538" w14:textId="2297B98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6F1016" w14:textId="31B43CB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C8CE33" w14:textId="15AF837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9B2276" w14:textId="214710C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8601F5" w14:textId="26F0E4A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05CC94" w14:textId="0281A8C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860290" w14:textId="43348B4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1D1C03" w14:textId="51D0B48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C886CA" w14:textId="4EA9BE2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E7DC34" w14:textId="60F10A0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F7BB84" w14:textId="1A1B88C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</w:tr>
      <w:tr w:rsidR="007A657A" w:rsidRPr="00AA40C1" w14:paraId="727BB23A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A82E02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3F9DED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equorum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E5B478" w14:textId="2D5B6EB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493072" w14:textId="27B371A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7 (1.7-3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43884" w14:textId="2A1C8B6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88F525" w14:textId="241BF56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317A6F" w14:textId="0952465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32E709" w14:textId="3E5BA32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3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D647FF" w14:textId="6CBD1A4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94C1B4" w14:textId="2DA6FA6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D7D57A" w14:textId="79E01F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5A747" w14:textId="2619B7B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8F0F4F" w14:textId="43A935A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4B0C3C" w14:textId="4D7C298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13F07" w14:textId="2F51DC1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3.7)</w:t>
            </w:r>
          </w:p>
        </w:tc>
      </w:tr>
      <w:tr w:rsidR="007A657A" w:rsidRPr="00AA40C1" w14:paraId="2B8D53BF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714E3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D334A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gallinarum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98CBBA" w14:textId="7274183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CC9A93" w14:textId="6AD2F8D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52EAD9" w14:textId="3AA0FC6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083A76" w14:textId="4CFF494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B77A1E" w14:textId="34614B9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3D47BAE" w14:textId="5C8F92A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99B78E" w14:textId="0254BB3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2377F0" w14:textId="079E522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BCF241" w14:textId="5FC30FC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A666B5" w14:textId="5940C25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BEDEFC" w14:textId="246D311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7D29FB" w14:textId="0C0222B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C08A7B" w14:textId="48FB9A8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</w:tr>
      <w:tr w:rsidR="007A657A" w:rsidRPr="00AA40C1" w14:paraId="429888F5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D28FA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DE5F54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haemolytic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BC293" w14:textId="77632BA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646FEC" w14:textId="328E182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26877F" w14:textId="1042823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292060" w14:textId="628B3CB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1.6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CBEBDA" w14:textId="139E1E2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823D006" w14:textId="0AF99E9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08179" w14:textId="7E6D105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1 (2.4-4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A3CC35" w14:textId="391A06F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 (2.1-3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DDF183" w14:textId="3689444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3 (2.7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86E391" w14:textId="4B0C89B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4F543" w14:textId="3B0C275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1DF09" w14:textId="5C4E2A1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 (0-4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6631FD" w14:textId="3DB1AD5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 (0-4.8)</w:t>
            </w:r>
          </w:p>
        </w:tc>
      </w:tr>
      <w:tr w:rsidR="007A657A" w:rsidRPr="00AA40C1" w14:paraId="37D6B49E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CAF4D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20EEF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homin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7D7A56" w14:textId="6454B00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CB1CF2" w14:textId="1FF22EA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223260" w14:textId="28F466E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F36B22" w14:textId="431D7D0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61E487" w14:textId="33F865E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88B51A" w14:textId="254671E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98B123" w14:textId="48DB458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D06DF3" w14:textId="1F06CDC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16BBC5" w14:textId="6310B8D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2E731F" w14:textId="1390B5E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033E29" w14:textId="319F1A9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7472D3" w14:textId="3FCAD04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65F0E1" w14:textId="62A4A54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7A657A" w:rsidRPr="00AA40C1" w14:paraId="1AD3CA79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DBD2D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333EF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hyic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047069" w14:textId="6164A5A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5959B2" w14:textId="6D34A95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D2A45A" w14:textId="1852A55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F814B8" w14:textId="359CB50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3FC104" w14:textId="5B6A730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9DC9F22" w14:textId="1A8CA3B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D1854F" w14:textId="36AFA80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F41D1C" w14:textId="0BCD724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0DAD49" w14:textId="63A6CD6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BDBBDC" w14:textId="112416E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DCC7CF" w14:textId="308EA3B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E9FE5B" w14:textId="6B2C2FA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CFBEB3" w14:textId="192CD0A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1)</w:t>
            </w:r>
          </w:p>
        </w:tc>
      </w:tr>
      <w:tr w:rsidR="007A657A" w:rsidRPr="00AA40C1" w14:paraId="2EC80DDB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0B37B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B65EE7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pseudintermedi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7AAD98" w14:textId="674DF02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624993" w14:textId="3404208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AD96CC" w14:textId="1D60B2A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7EE202" w14:textId="21B1D7A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B12EA9" w14:textId="1DCB0BF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57CB41" w14:textId="207102B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1D6FDB" w14:textId="7B75AC2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58E5F9" w14:textId="6C598B0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7B4AE4" w14:textId="4237CDA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F4C09B" w14:textId="71DA7E5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8DC17D" w14:textId="662D287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44C7AE" w14:textId="6D774AC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AD2DF0" w14:textId="147DA34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</w:tr>
      <w:tr w:rsidR="007A657A" w:rsidRPr="00AA40C1" w14:paraId="2BDC4F02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C850D7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D2307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saprophytic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9AB97F" w14:textId="32EE41C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CB1CAD" w14:textId="795F08D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17BCAA" w14:textId="4DE4441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AD98DB" w14:textId="491490D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CDCDE4" w14:textId="1197B0D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6096D8" w14:textId="2A82D80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87C658" w14:textId="07F9BF4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D0EAB1" w14:textId="132B6F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C88880" w14:textId="04557C5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298E9D" w14:textId="5E8F479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50D71C" w14:textId="39BADBC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58F7E1" w14:textId="508E2C4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2A611D" w14:textId="794632A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7A657A" w:rsidRPr="00AA40C1" w14:paraId="56061349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FBF6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EF2E7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simulan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D710E2" w14:textId="15112E3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AF6CAC" w14:textId="4F26EB3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8A94C" w14:textId="2319904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 (2.5-4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3A5E5" w14:textId="26C055E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 (3.1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F02180" w14:textId="0368105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420723" w14:textId="78A6C72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4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18A92D" w14:textId="36C12BB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2.3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1EE68F" w14:textId="2BB7FE4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7FD32A" w14:textId="4CA3A77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D4DC95" w14:textId="3D5D463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1F104E" w14:textId="3E5C9E9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 (0.8-1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C14172" w14:textId="023C566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F8ACB2" w14:textId="5FCA8D1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4.3)</w:t>
            </w:r>
          </w:p>
        </w:tc>
      </w:tr>
      <w:tr w:rsidR="007A657A" w:rsidRPr="00AA40C1" w14:paraId="3FA004C3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1EC39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4168A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succin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593D8A" w14:textId="7892D07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9AB3AB" w14:textId="33546FC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EB8D79" w14:textId="4950D33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9F3971" w14:textId="3CC418C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B7FC3" w14:textId="4A4759C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9114244" w14:textId="3132327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281028" w14:textId="0B2E493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00A61F" w14:textId="09BBF85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F1DA10" w14:textId="0B31B80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4779BF" w14:textId="0D6EC44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16575F" w14:textId="6D6BE34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22C030" w14:textId="5EFB09A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33C1D6" w14:textId="5FAF782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)</w:t>
            </w:r>
          </w:p>
        </w:tc>
      </w:tr>
      <w:tr w:rsidR="007A657A" w:rsidRPr="00AA40C1" w14:paraId="3BA8BDC6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E37465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F5327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warner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9CD453" w14:textId="69A2755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8A1B43" w14:textId="187C9BB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44D280" w14:textId="7F6F9BA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 (2.4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4C52F1" w14:textId="77B2D7B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1.6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16A43E" w14:textId="2E4B28E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AA7BD4E" w14:textId="6DC744F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1650ED" w14:textId="3EDAD54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.8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2B43AD" w14:textId="6C34237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D02ACC" w14:textId="2741419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06C3FA" w14:textId="0D7DB1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992F01" w14:textId="2A038A4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AD0365" w14:textId="64DBB7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67FEDB" w14:textId="5C102CB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6)</w:t>
            </w:r>
          </w:p>
        </w:tc>
      </w:tr>
      <w:tr w:rsidR="007A657A" w:rsidRPr="00AA40C1" w14:paraId="52D1A830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8520D5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549654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aphylococcus xylos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BFC6E3" w14:textId="738F643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3DC7BB" w14:textId="5F0514C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2445E5" w14:textId="60FB257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9A50C9" w14:textId="1DD9BDF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A0CC1" w14:textId="146C7C4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682ADF" w14:textId="10AD9EF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416FEC" w14:textId="7867072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6F9270" w14:textId="238B51F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1CD7F" w14:textId="32D3697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454FE3" w14:textId="738299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168DA3" w14:textId="743C53F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445559" w14:textId="496D9F6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8AF47A" w14:textId="0D89956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</w:tr>
      <w:tr w:rsidR="007A657A" w:rsidRPr="00AA40C1" w14:paraId="765B2655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2E184C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66F3C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Mammaliicoccus fleuretti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A3D14B" w14:textId="723464F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A11192" w14:textId="5F12DA9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2BFA77" w14:textId="71595C0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34546B" w14:textId="0C2C4BB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972E4A" w14:textId="20E7CA1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D7A72D" w14:textId="6FB8E8B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352F1A" w14:textId="6932593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5CFCC4" w14:textId="4B96BF4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59E303" w14:textId="71349DC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6D503" w14:textId="0A966BE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06B5B9" w14:textId="47B58FB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7647AF" w14:textId="1B5879A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A8D75E" w14:textId="2C3F479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</w:tr>
      <w:tr w:rsidR="007A657A" w:rsidRPr="00AA40C1" w14:paraId="06406628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DA8E6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94F0A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Mammaliicoccus sciuri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E2546C" w14:textId="12AA62D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CD8DD2" w14:textId="2D9EBD0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6A248" w14:textId="3DC6971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4C7AB4" w14:textId="069F86F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0BF6FF" w14:textId="7741A81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0F89E6" w14:textId="23C46CA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2A20BB" w14:textId="6B1672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36A084" w14:textId="573B961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B8C817" w14:textId="23F9F8C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E0CF8E" w14:textId="47CAA16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875314" w14:textId="439E802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8AED98" w14:textId="32A61CB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C9DD6D" w14:textId="29A7C70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</w:tr>
      <w:tr w:rsidR="007A657A" w:rsidRPr="00AA40C1" w14:paraId="03BD9814" w14:textId="77777777" w:rsidTr="009703D4">
        <w:trPr>
          <w:trHeight w:val="290"/>
        </w:trPr>
        <w:tc>
          <w:tcPr>
            <w:tcW w:w="5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BD1E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8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D0DF7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Mammaliicoccus vitilinu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1AA464" w14:textId="248B6D1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14BF9" w14:textId="13E5473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6C5969" w14:textId="5DE957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AEF5B3" w14:textId="5BD5741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14A4B9" w14:textId="2CD9F68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1003F19" w14:textId="418A0BA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817F85" w14:textId="450EB5E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05D833" w14:textId="6065D42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43EFED" w14:textId="3D88EFE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5810F2" w14:textId="4969386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8ED016" w14:textId="64A6ABE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D189FF" w14:textId="691E866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A7E9B5" w14:textId="5316049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</w:tr>
      <w:tr w:rsidR="007A657A" w:rsidRPr="00AA40C1" w14:paraId="1B57ADAD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51A2FA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E5FAE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reptococcus dysgalactiae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D85973" w14:textId="5E57656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EC5436" w14:textId="59DAD69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3 (2.8-7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6787BD" w14:textId="3B686B4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 (0.8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CF3B9F" w14:textId="2FE9452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.8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2F140F" w14:textId="40D3B59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21605C" w14:textId="67EEDC1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7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7A8C41" w14:textId="399BBFF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3637E" w14:textId="271F9F0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1.1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CB65C" w14:textId="0324898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1CBC3E" w14:textId="2BBD3D3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6E61AD" w14:textId="15E3194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A60ACE" w14:textId="444E0B5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F95C54" w14:textId="0115F22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 (0-7.3)</w:t>
            </w:r>
          </w:p>
        </w:tc>
      </w:tr>
      <w:tr w:rsidR="007A657A" w:rsidRPr="00AA40C1" w14:paraId="29296EDB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DAE914E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090D7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Streptococcus uberi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55730D" w14:textId="41F8A5E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2BB32E" w14:textId="7B025F6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6 (5-6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5D668" w14:textId="25138DE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 (4-5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7F46CC" w14:textId="7A36838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2.4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CBD2FB" w14:textId="14E966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F69BCFB" w14:textId="517E3BF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0.9-6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839BD6" w14:textId="38EB900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6 (3.2-5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FE327C" w14:textId="4000878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2 (1.1-6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E3C5C5" w14:textId="6F5B0D1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1.8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26E0D3" w14:textId="13132D0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8BB25B" w14:textId="61B2A25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3 (4-5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460D46" w14:textId="1D0A735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6 (0-6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780375" w14:textId="34F7AFF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 (0-6.1)</w:t>
            </w:r>
          </w:p>
        </w:tc>
      </w:tr>
      <w:tr w:rsidR="007A657A" w:rsidRPr="00AA40C1" w14:paraId="4B0B5EFF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8E88BF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20E247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Aerococcus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pp.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1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957DEE" w14:textId="1D275F8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0CFFE1" w14:textId="0A88264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C15493" w14:textId="2431CED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D64C37" w14:textId="25D8951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36B864" w14:textId="5914BD0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44CA912" w14:textId="72CE615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F0217" w14:textId="4D62531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4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FFEB13" w14:textId="50199EA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E9ECA8" w14:textId="01E895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2897B6" w14:textId="52C4123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51012D" w14:textId="46FB196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-3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A6F017" w14:textId="2A09697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4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58CE7" w14:textId="461FE22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4.8)</w:t>
            </w:r>
          </w:p>
        </w:tc>
      </w:tr>
      <w:tr w:rsidR="007A657A" w:rsidRPr="00AA40C1" w14:paraId="7B662BA6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4837D4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9275A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ther streptococcal and streptococcal-like organisms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2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B8D6B2" w14:textId="5033EFE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113FA2" w14:textId="73871C7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C302F1" w14:textId="215B561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4B044" w14:textId="4801D8C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FAFCF0" w14:textId="0BA3DE7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CC67407" w14:textId="727A44A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5E1F83" w14:textId="77811E6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EBBECD" w14:textId="2F7915B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1.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03B2FD" w14:textId="5343BAE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F658B1" w14:textId="6866993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B574C3" w14:textId="4311D17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4D3D6C" w14:textId="1D9E8CD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3A373E" w14:textId="668CF0A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</w:tr>
      <w:tr w:rsidR="007A657A" w:rsidRPr="00AA40C1" w14:paraId="0D5B63ED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BA287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370B2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orynebacterium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pp.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3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2D504" w14:textId="19CC19D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 (0.9-6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A2E719" w14:textId="46079CB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5 (6.7-1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89275" w14:textId="2D13723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 (0.8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676D65" w14:textId="5E10A29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DC7BD4" w14:textId="289AC59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8876070" w14:textId="57A90EC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-1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8B7C28" w14:textId="50FD88A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8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E26F1B5" w14:textId="297098E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5 (5.3-20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138B3C" w14:textId="5FA6CA2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D17EDF" w14:textId="1CA549A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FD1770" w14:textId="0C065FB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790924" w14:textId="6B9281C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0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6081AC" w14:textId="6E88FBF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20.2)</w:t>
            </w:r>
          </w:p>
        </w:tc>
      </w:tr>
      <w:tr w:rsidR="007A657A" w:rsidRPr="00AA40C1" w14:paraId="004B41C5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1536A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DF011B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Kocuria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pp.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4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3A517B" w14:textId="183722C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C54D272" w14:textId="163CE88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1A356E" w14:textId="39B0850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80AAE3" w14:textId="43EBB05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28657C" w14:textId="549BE2F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8CA2787" w14:textId="0BA93DE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3.5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5B5769" w14:textId="3BA8532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352A2B" w14:textId="4389F4C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F70FC" w14:textId="1E803D5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BE6AAF" w14:textId="38BD7A7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0F999B" w14:textId="5810BF0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84CDEF" w14:textId="157CB95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DD4920" w14:textId="6CE03ED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3.5)</w:t>
            </w:r>
          </w:p>
        </w:tc>
      </w:tr>
      <w:tr w:rsidR="007A657A" w:rsidRPr="00AA40C1" w14:paraId="49E16676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26E0D4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8C230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ther gram-positive bacteria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295928" w14:textId="71D782F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9-1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4E062E" w14:textId="73C814D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500AD3" w14:textId="5DD5927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BC11A7" w14:textId="655FD46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6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FDF4B4" w14:textId="7B5EE9C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A190B4" w14:textId="76B90E6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393836" w14:textId="71B0BE1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2E3BF8" w14:textId="247A0A3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 (1-4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BF7675" w14:textId="78E6DC4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30266C" w14:textId="4B9DC37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 (0.8-1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3EAE65" w14:textId="7E60C29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B502CA" w14:textId="6116C9B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4.3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38F37A" w14:textId="424552D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4.3)</w:t>
            </w:r>
          </w:p>
        </w:tc>
      </w:tr>
      <w:tr w:rsidR="007A657A" w:rsidRPr="00AA40C1" w14:paraId="018519EE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FB3FDD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CDE43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Coliforms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5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B7FCA6" w14:textId="6F59169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6445C6" w14:textId="47C3ABB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D56BC2" w14:textId="389E783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93DF79" w14:textId="3277E5A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F0FCD9" w14:textId="033B858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B20ED25" w14:textId="346966F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3675E3" w14:textId="1394312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557050" w14:textId="372E0DF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 (1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C287A6" w14:textId="7CD9A48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DADC4C" w14:textId="448A926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422627" w14:textId="132084A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BE7824" w14:textId="618E4D84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4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13CBFA" w14:textId="2B40A00A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.4)</w:t>
            </w:r>
          </w:p>
        </w:tc>
      </w:tr>
      <w:tr w:rsidR="007A657A" w:rsidRPr="00AA40C1" w14:paraId="506918FF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406659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3A34896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Other gram-negative bacteria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248924" w14:textId="6948665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E2470" w14:textId="198BE99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.8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B8A7EB" w14:textId="278DC7C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0EA3F0" w14:textId="05353F4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B3DF32" w14:textId="1D7D9CC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F862CB2" w14:textId="4A9F254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6D96F6" w14:textId="44CACD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451D3B" w14:textId="33413BF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7F2D4F" w14:textId="68A55B1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FA177A" w14:textId="2AA3CF8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 (0-1.7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636CC0" w14:textId="695D4FE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9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4FDBE4" w14:textId="3BCF0CF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B38103" w14:textId="113019A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2)</w:t>
            </w:r>
          </w:p>
        </w:tc>
      </w:tr>
      <w:tr w:rsidR="007A657A" w:rsidRPr="00AA40C1" w14:paraId="2794FD82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067DB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10AF71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andida rugosa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7481C" w14:textId="6813A72E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062DA5" w14:textId="550171F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11D3C1" w14:textId="337D096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F57187" w14:textId="5EDED95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10F66C" w14:textId="76F43BE2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CA77C9" w14:textId="566727E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6218E2" w14:textId="50C17E0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617F26" w14:textId="2A0DF85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57C7F9" w14:textId="74FC005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9F55FA" w14:textId="02A6A776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B22C57" w14:textId="4E730BD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5BDB40" w14:textId="2E9A3D3B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F6F155" w14:textId="6E2BD028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1.2)</w:t>
            </w:r>
          </w:p>
        </w:tc>
      </w:tr>
      <w:tr w:rsidR="007A657A" w:rsidRPr="00AA40C1" w14:paraId="1BE8C838" w14:textId="77777777" w:rsidTr="009703D4">
        <w:trPr>
          <w:trHeight w:val="290"/>
        </w:trPr>
        <w:tc>
          <w:tcPr>
            <w:tcW w:w="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CE1D79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2089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4D7C1C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Unable to be identified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9EE6C9" w14:textId="21DD729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0871BA" w14:textId="4780C4AC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FFDC10" w14:textId="3205C377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AA3671" w14:textId="222882E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F764B7" w14:textId="12AA49C9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DFAE40" w14:textId="4E72D1D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2CAB0F" w14:textId="7806C16F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AB482C" w14:textId="3637ABE5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CA524" w14:textId="10CA51A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811CC" w14:textId="3CAC1963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AF9008" w14:textId="3156C601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356356" w14:textId="68F6E270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)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30D1AD" w14:textId="6259C6DD" w:rsidR="003248C1" w:rsidRPr="00AA40C1" w:rsidRDefault="003248C1" w:rsidP="003248C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-0.8)</w:t>
            </w:r>
          </w:p>
        </w:tc>
      </w:tr>
      <w:tr w:rsidR="003248C1" w:rsidRPr="00AA40C1" w14:paraId="13E2C7FA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55D540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 xml:space="preserve">1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Aerococcus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sp. (genus-level identification only),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Aerococcus viridans</w:t>
            </w:r>
          </w:p>
        </w:tc>
      </w:tr>
      <w:tr w:rsidR="003248C1" w:rsidRPr="00AA40C1" w14:paraId="730DA4B1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1E7F7C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2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Other streptococcal and streptococcal-like organisms not listed separately: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Streptococcus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sp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.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(genus-level identification only)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, Streptococcus canis, Enterococcus saccharolyticus</w:t>
            </w:r>
          </w:p>
        </w:tc>
      </w:tr>
      <w:tr w:rsidR="003248C1" w:rsidRPr="00AA40C1" w14:paraId="169D417B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7402D3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3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 Corynebacterium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 sp. (genus-level identification only),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. amycolatum, C. callunae, C. casei, C. confusum, C. glutamicum, C. stationis, C. ulcerans, C. variabile, C. xerosis</w:t>
            </w:r>
          </w:p>
        </w:tc>
      </w:tr>
      <w:tr w:rsidR="003248C1" w:rsidRPr="00AA40C1" w14:paraId="6E8FD1CE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E5C3A8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>4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r w:rsidRPr="00AA40C1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>K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ocuria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sp. (genus-level identification only),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Kocuria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carniphila, Kocuria</w:t>
            </w:r>
            <w:r w:rsidRPr="00AA40C1">
              <w:rPr>
                <w:rFonts w:ascii="Times New Roman" w:eastAsia="Calibri" w:hAnsi="Times New Roman" w:cs="Times New Roman"/>
                <w:sz w:val="20"/>
                <w:szCs w:val="20"/>
              </w:rPr>
              <w:t xml:space="preserve">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palustris</w:t>
            </w:r>
          </w:p>
        </w:tc>
      </w:tr>
      <w:tr w:rsidR="003248C1" w:rsidRPr="00AA40C1" w14:paraId="65AFCBA4" w14:textId="77777777" w:rsidTr="007A657A">
        <w:trPr>
          <w:trHeight w:val="290"/>
        </w:trPr>
        <w:tc>
          <w:tcPr>
            <w:tcW w:w="12960" w:type="dxa"/>
            <w:gridSpan w:val="1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70BA82" w14:textId="77777777" w:rsidR="003248C1" w:rsidRPr="00AA40C1" w:rsidRDefault="003248C1" w:rsidP="003248C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</w:pP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:vertAlign w:val="superscript"/>
                <w14:ligatures w14:val="none"/>
              </w:rPr>
              <w:t xml:space="preserve">5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 xml:space="preserve">Enterobacter </w:t>
            </w:r>
            <w:r w:rsidRPr="00AA40C1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 xml:space="preserve">sp. (genus-level identification only), 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Escherichia coli, Klebsiella aerogenes, Klebsiella pneumoniae,</w:t>
            </w:r>
            <w:r w:rsidRPr="00AA40C1">
              <w:rPr>
                <w:rFonts w:ascii="Times New Roman" w:eastAsia="Calibri" w:hAnsi="Times New Roman" w:cs="Times New Roman"/>
                <w:i/>
                <w:iCs/>
                <w:sz w:val="20"/>
                <w:szCs w:val="20"/>
              </w:rPr>
              <w:t xml:space="preserve"> K</w:t>
            </w:r>
            <w:r w:rsidRPr="00AA40C1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20"/>
                <w:szCs w:val="20"/>
                <w14:ligatures w14:val="none"/>
              </w:rPr>
              <w:t>lebsiella variicola, Serratia marcescens</w:t>
            </w:r>
          </w:p>
        </w:tc>
      </w:tr>
    </w:tbl>
    <w:p w14:paraId="5DAA4199" w14:textId="77777777" w:rsidR="00C91018" w:rsidRDefault="00C91018">
      <w:pPr>
        <w:rPr>
          <w:rFonts w:ascii="Times New Roman" w:hAnsi="Times New Roman" w:cs="Times New Roman"/>
        </w:rPr>
      </w:pPr>
    </w:p>
    <w:p w14:paraId="1C8C223E" w14:textId="77777777" w:rsidR="009540AB" w:rsidRPr="0051684F" w:rsidRDefault="009540AB">
      <w:pPr>
        <w:rPr>
          <w:rFonts w:ascii="Times New Roman" w:hAnsi="Times New Roman" w:cs="Times New Roman"/>
        </w:rPr>
      </w:pPr>
    </w:p>
    <w:p w14:paraId="0668C354" w14:textId="77777777" w:rsidR="009D2D3F" w:rsidRDefault="009D2D3F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  <w:sectPr w:rsidR="009D2D3F" w:rsidSect="007534B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7582328" w14:textId="62B5FD1E" w:rsidR="00E214E1" w:rsidRPr="0051684F" w:rsidRDefault="0051684F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51684F">
        <w:rPr>
          <w:rFonts w:ascii="Times New Roman" w:hAnsi="Times New Roman" w:cs="Times New Roman"/>
          <w:b/>
          <w:bCs/>
          <w:i/>
          <w:iCs/>
          <w:sz w:val="24"/>
          <w:szCs w:val="24"/>
        </w:rPr>
        <w:lastRenderedPageBreak/>
        <w:t>Results</w:t>
      </w:r>
    </w:p>
    <w:p w14:paraId="6C332A66" w14:textId="4BA1673D" w:rsidR="0051684F" w:rsidRPr="0051684F" w:rsidRDefault="0051684F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Description of enrolled herds </w:t>
      </w:r>
    </w:p>
    <w:p w14:paraId="53084AED" w14:textId="4C5EDA83" w:rsidR="00841842" w:rsidRPr="006A1463" w:rsidRDefault="00AE300E" w:rsidP="001A7738">
      <w:pPr>
        <w:spacing w:line="480" w:lineRule="auto"/>
        <w:ind w:firstLine="360"/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14:ligatures w14:val="none"/>
        </w:rPr>
        <w:t xml:space="preserve">Participating herds milked an average of 69.5 cows (median: 70; range: 44-105) of various breeds. </w:t>
      </w:r>
      <w:r w:rsidR="008D7A13" w:rsidRPr="0051684F">
        <w:rPr>
          <w:rFonts w:ascii="Times New Roman" w:eastAsia="Times New Roman" w:hAnsi="Times New Roman" w:cs="Times New Roman"/>
          <w:color w:val="000000"/>
          <w:kern w:val="0"/>
          <w:sz w:val="24"/>
          <w:szCs w:val="24"/>
          <w14:ligatures w14:val="none"/>
        </w:rPr>
        <w:t xml:space="preserve">The mean rolling herd average for farms enrolled was 13,995 lbs. (median: 13,250 lbs.; range: 10,675-21,204 lbs.). </w:t>
      </w:r>
      <w:r w:rsidRPr="0051684F">
        <w:rPr>
          <w:rFonts w:ascii="Times New Roman" w:hAnsi="Times New Roman" w:cs="Times New Roman"/>
          <w:sz w:val="24"/>
          <w:szCs w:val="24"/>
        </w:rPr>
        <w:t xml:space="preserve">Three visits were completed at 8 farms, 1 herd was sampled twice, and 1 was sampled 4 times before interruption by the COVID-19 pandemic. On average, 33.6 days elapsed between sequential farm visits for each herd (median: 34; range: 27-43). 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Five farms housed cows in a tiestall bedded with wood shavings, and 5 </w:t>
      </w:r>
      <w:r w:rsidRPr="00D46D3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utilized a bedded pack system (3 actively managed for composting, 2 static). </w:t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Of the 5 enrolled </w:t>
      </w:r>
      <w:r w:rsidR="00620AA0" w:rsidRPr="00D46D34">
        <w:rPr>
          <w:rFonts w:ascii="Times New Roman" w:hAnsi="Times New Roman" w:cs="Times New Roman"/>
          <w:sz w:val="24"/>
          <w:szCs w:val="24"/>
        </w:rPr>
        <w:t xml:space="preserve">BP </w:t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farms, 2 </w:t>
      </w:r>
      <w:r w:rsidR="001E06BC" w:rsidRPr="00D46D34">
        <w:rPr>
          <w:rFonts w:ascii="Times New Roman" w:hAnsi="Times New Roman" w:cs="Times New Roman"/>
          <w:sz w:val="24"/>
          <w:szCs w:val="24"/>
        </w:rPr>
        <w:t>were</w:t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 compost bedded-packs, utilizing aerobic decomposition to break down a bedding material of dry, fine wood sawdust or shavings</w:t>
      </w:r>
      <w:r w:rsidR="00114EB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SGlkZGVuPSIxIj48UmVjTnVtPjY3MTwvUmVjTnVtPjxyZWNvcmQ+PHJl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</w:fldData>
        </w:fldChar>
      </w:r>
      <w:r w:rsidR="00FC646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C646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SGlkZGVuPSIxIj48UmVjTnVtPjY3MTwvUmVjTnVtPjxyZWNvcmQ+PHJl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</w:fldData>
        </w:fldChar>
      </w:r>
      <w:r w:rsidR="00FC646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C6466">
        <w:rPr>
          <w:rFonts w:ascii="Times New Roman" w:hAnsi="Times New Roman" w:cs="Times New Roman"/>
          <w:sz w:val="24"/>
          <w:szCs w:val="24"/>
        </w:rPr>
      </w:r>
      <w:r w:rsidR="00FC6466">
        <w:rPr>
          <w:rFonts w:ascii="Times New Roman" w:hAnsi="Times New Roman" w:cs="Times New Roman"/>
          <w:sz w:val="24"/>
          <w:szCs w:val="24"/>
        </w:rPr>
        <w:fldChar w:fldCharType="end"/>
      </w:r>
      <w:r w:rsidR="00013499">
        <w:rPr>
          <w:rFonts w:ascii="Times New Roman" w:hAnsi="Times New Roman" w:cs="Times New Roman"/>
          <w:sz w:val="24"/>
          <w:szCs w:val="24"/>
        </w:rPr>
      </w:r>
      <w:r w:rsidR="00013499">
        <w:rPr>
          <w:rFonts w:ascii="Times New Roman" w:hAnsi="Times New Roman" w:cs="Times New Roman"/>
          <w:sz w:val="24"/>
          <w:szCs w:val="24"/>
        </w:rPr>
        <w:fldChar w:fldCharType="separate"/>
      </w:r>
      <w:r w:rsidR="00114EB5">
        <w:rPr>
          <w:rFonts w:ascii="Times New Roman" w:hAnsi="Times New Roman" w:cs="Times New Roman"/>
          <w:sz w:val="24"/>
          <w:szCs w:val="24"/>
        </w:rPr>
        <w:fldChar w:fldCharType="end"/>
      </w:r>
      <w:r w:rsidR="00CA1559">
        <w:rPr>
          <w:rFonts w:ascii="Times New Roman" w:hAnsi="Times New Roman" w:cs="Times New Roman"/>
          <w:sz w:val="24"/>
          <w:szCs w:val="24"/>
        </w:rPr>
        <w:t xml:space="preserve"> </w:t>
      </w:r>
      <w:r w:rsidR="00CA155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SGlkZGVuPSIxIj48QXV0aG9yPkVuZHJlczwvQXV0aG9yPjxZZWFyPjIw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</w:fldData>
        </w:fldChar>
      </w:r>
      <w:r w:rsidR="00AA099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A09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SGlkZGVuPSIxIj48QXV0aG9yPkVuZHJlczwvQXV0aG9yPjxZZWFyPjIw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</w:fldData>
        </w:fldChar>
      </w:r>
      <w:r w:rsidR="00AA099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A0990">
        <w:rPr>
          <w:rFonts w:ascii="Times New Roman" w:hAnsi="Times New Roman" w:cs="Times New Roman"/>
          <w:sz w:val="24"/>
          <w:szCs w:val="24"/>
        </w:rPr>
      </w:r>
      <w:r w:rsidR="00AA0990">
        <w:rPr>
          <w:rFonts w:ascii="Times New Roman" w:hAnsi="Times New Roman" w:cs="Times New Roman"/>
          <w:sz w:val="24"/>
          <w:szCs w:val="24"/>
        </w:rPr>
        <w:fldChar w:fldCharType="end"/>
      </w:r>
      <w:r w:rsidR="00013499">
        <w:rPr>
          <w:rFonts w:ascii="Times New Roman" w:hAnsi="Times New Roman" w:cs="Times New Roman"/>
          <w:sz w:val="24"/>
          <w:szCs w:val="24"/>
        </w:rPr>
      </w:r>
      <w:r w:rsidR="00013499">
        <w:rPr>
          <w:rFonts w:ascii="Times New Roman" w:hAnsi="Times New Roman" w:cs="Times New Roman"/>
          <w:sz w:val="24"/>
          <w:szCs w:val="24"/>
        </w:rPr>
        <w:fldChar w:fldCharType="separate"/>
      </w:r>
      <w:r w:rsidR="00CA1559">
        <w:rPr>
          <w:rFonts w:ascii="Times New Roman" w:hAnsi="Times New Roman" w:cs="Times New Roman"/>
          <w:sz w:val="24"/>
          <w:szCs w:val="24"/>
        </w:rPr>
        <w:fldChar w:fldCharType="end"/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(The Dairyland Initiative, 2024; </w:t>
      </w:r>
      <w:r w:rsidR="006A1463" w:rsidRPr="00D46D34">
        <w:rPr>
          <w:rFonts w:ascii="Times New Roman" w:hAnsi="Times New Roman" w:cs="Times New Roman"/>
          <w:noProof/>
          <w:sz w:val="24"/>
          <w:szCs w:val="24"/>
        </w:rPr>
        <w:t>Bewley et al., 2017; Endres, 2021)</w:t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. These 2 farms bedded solely with shavings/sawdust, adding new bedding only as needed, and cultivated the pack twice a day. Two other farms used a “traditional” or “deep bedded pack” system, where large volumes of fresh, dry straw (or poor-quality hay) sufficient to keep cows clean and dry was added daily to a mass of bedding that accumulates over the 6-8 months cows are housed indoors </w:t>
      </w:r>
      <w:r w:rsidR="003A6E24">
        <w:rPr>
          <w:rFonts w:ascii="Times New Roman" w:hAnsi="Times New Roman" w:cs="Times New Roman"/>
          <w:sz w:val="24"/>
          <w:szCs w:val="24"/>
        </w:rPr>
        <w:fldChar w:fldCharType="begin"/>
      </w:r>
      <w:r w:rsidR="003A6E24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Author&gt;Thurgood&lt;/Author&gt;&lt;Year&gt;2009&lt;/Year&gt;&lt;RecNum&gt;670&lt;/RecNum&gt;&lt;record&gt;&lt;rec-number&gt;670&lt;/rec-number&gt;&lt;foreign-keys&gt;&lt;key app="EN" db-id="pss5de0wasp2t9es5tu5evzpa2svsdrveax9" timestamp="1710780734"&gt;670&lt;/key&gt;&lt;/foreign-keys&gt;&lt;ref-type name="Conference Proceedings"&gt;10&lt;/ref-type&gt;&lt;contributors&gt;&lt;authors&gt;&lt;author&gt;Thurgood, J. M., C. M. Comer, D. J. Flaherty, and M. Kiraly.&lt;/author&gt;&lt;/authors&gt;&lt;/contributors&gt;&lt;titles&gt;&lt;title&gt;Bedded pack management system case study&lt;/title&gt;&lt;secondary-title&gt;Proc. 5th National Small Farm Conference&lt;/secondary-title&gt;&lt;/titles&gt;&lt;pages&gt;184–188&lt;/pages&gt;&lt;dates&gt;&lt;year&gt;2009&lt;/year&gt;&lt;/dates&gt;&lt;pub-location&gt;Springfield,  IL. Accessed March 18, 2024. https://conferences.illinois.edu/resources/20033/Proceedings_8-12-13.pdf&lt;/pub-location&gt;&lt;urls&gt;&lt;/urls&gt;&lt;/record&gt;&lt;/Cite&gt;&lt;Cite ExcludeAuth="1" ExcludeYear="1" Hidden="1"&gt;&lt;Author&gt;Benson&lt;/Author&gt;&lt;Year&gt;2012&lt;/Year&gt;&lt;RecNum&gt;669&lt;/RecNum&gt;&lt;record&gt;&lt;rec-number&gt;669&lt;/rec-number&gt;&lt;foreign-keys&gt;&lt;key app="EN" db-id="pss5de0wasp2t9es5tu5evzpa2svsdrveax9" timestamp="1710780109"&gt;669&lt;/key&gt;&lt;/foreign-keys&gt;&lt;ref-type name="Web Page"&gt;12&lt;/ref-type&gt;&lt;contributors&gt;&lt;authors&gt;&lt;author&gt;Benson, A. F.&lt;/author&gt;&lt;/authors&gt;&lt;/contributors&gt;&lt;titles&gt;&lt;title&gt;Consider deep pack barns for cow comfort and manure management. Accessed March 18, 2024.&lt;/title&gt;&lt;/titles&gt;&lt;dates&gt;&lt;year&gt;2012&lt;/year&gt;&lt;/dates&gt;&lt;pub-location&gt;Ithaca, NY. https://smallfarms.cornell.edu/2012/04/consider-deep-pack-barns-for-cow-comfort-and-manure-management/&lt;/pub-location&gt;&lt;publisher&gt;Cornell University&lt;/publisher&gt;&lt;urls&gt;&lt;/urls&gt;&lt;/record&gt;&lt;/Cite&gt;&lt;/EndNote&gt;</w:instrText>
      </w:r>
      <w:r w:rsidR="00013499">
        <w:rPr>
          <w:rFonts w:ascii="Times New Roman" w:hAnsi="Times New Roman" w:cs="Times New Roman"/>
          <w:sz w:val="24"/>
          <w:szCs w:val="24"/>
        </w:rPr>
        <w:fldChar w:fldCharType="separate"/>
      </w:r>
      <w:r w:rsidR="003A6E24">
        <w:rPr>
          <w:rFonts w:ascii="Times New Roman" w:hAnsi="Times New Roman" w:cs="Times New Roman"/>
          <w:sz w:val="24"/>
          <w:szCs w:val="24"/>
        </w:rPr>
        <w:fldChar w:fldCharType="end"/>
      </w:r>
      <w:r w:rsidR="006A1463" w:rsidRPr="00D46D34">
        <w:rPr>
          <w:rFonts w:ascii="Times New Roman" w:hAnsi="Times New Roman" w:cs="Times New Roman"/>
          <w:sz w:val="24"/>
          <w:szCs w:val="24"/>
        </w:rPr>
        <w:t>(The Dairyland Initiative, 2024</w:t>
      </w:r>
      <w:r w:rsidR="006A1463" w:rsidRPr="00D46D34">
        <w:rPr>
          <w:rFonts w:ascii="Times New Roman" w:hAnsi="Times New Roman" w:cs="Times New Roman"/>
          <w:noProof/>
          <w:sz w:val="24"/>
          <w:szCs w:val="24"/>
        </w:rPr>
        <w:t>; Thurgood, 2009; Benson, 2012; Bewley et al., 2017)</w:t>
      </w:r>
      <w:r w:rsidR="00AA0990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AA0990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 ExcludeYear="1" Hidden="1"&gt;&lt;Author&gt;Benson&lt;/Author&gt;&lt;Year&gt;2012&lt;/Year&gt;&lt;RecNum&gt;669&lt;/RecNum&gt;&lt;record&gt;&lt;rec-number&gt;669&lt;/rec-number&gt;&lt;foreign-keys&gt;&lt;key app="EN" db-id="pss5de0wasp2t9es5tu5evzpa2svsdrveax9" timestamp="1710780109"&gt;669&lt;/key&gt;&lt;/foreign-keys&gt;&lt;ref-type name="Web Page"&gt;12&lt;/ref-type&gt;&lt;contributors&gt;&lt;authors&gt;&lt;author&gt;Benson, A. F.&lt;/author&gt;&lt;/authors&gt;&lt;/contributors&gt;&lt;titles&gt;&lt;title&gt;Consider deep pack barns for cow comfort and manure management. Accessed March 18, 2024.&lt;/title&gt;&lt;/titles&gt;&lt;dates&gt;&lt;year&gt;2012&lt;/year&gt;&lt;/dates&gt;&lt;pub-location&gt;Ithaca, NY. https://smallfarms.cornell.edu/2012/04/consider-deep-pack-barns-for-cow-comfort-and-manure-management/&lt;/pub-location&gt;&lt;publisher&gt;Cornell University&lt;/publisher&gt;&lt;urls&gt;&lt;/urls&gt;&lt;/record&gt;&lt;/Cite&gt;&lt;Cite ExcludeAuth="1" ExcludeYear="1" Hidden="1"&gt;&lt;Author&gt;Thurgood&lt;/Author&gt;&lt;Year&gt;2009&lt;/Year&gt;&lt;RecNum&gt;670&lt;/RecNum&gt;&lt;record&gt;&lt;rec-number&gt;670&lt;/rec-number&gt;&lt;foreign-keys&gt;&lt;key app="EN" db-id="pss5de0wasp2t9es5tu5evzpa2svsdrveax9" timestamp="1710780734"&gt;670&lt;/key&gt;&lt;/foreign-keys&gt;&lt;ref-type name="Conference Proceedings"&gt;10&lt;/ref-type&gt;&lt;contributors&gt;&lt;authors&gt;&lt;author&gt;Thurgood, J. M., C. M. Comer, D. J. Flaherty, and M. Kiraly.&lt;/author&gt;&lt;/authors&gt;&lt;/contributors&gt;&lt;titles&gt;&lt;title&gt;Bedded pack management system case study&lt;/title&gt;&lt;secondary-title&gt;Proc. 5th National Small Farm Conference&lt;/secondary-title&gt;&lt;/titles&gt;&lt;pages&gt;184–188&lt;/pages&gt;&lt;dates&gt;&lt;year&gt;2009&lt;/year&gt;&lt;/dates&gt;&lt;pub-location&gt;Springfield,  IL. Accessed March 18, 2024. https://conferences.illinois.edu/resources/20033/Proceedings_8-12-13.pdf&lt;/pub-location&gt;&lt;urls&gt;&lt;/urls&gt;&lt;/record&gt;&lt;/Cite&gt;&lt;/EndNote&gt;</w:instrText>
      </w:r>
      <w:r w:rsidR="00013499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AA0990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6A1463" w:rsidRPr="00D46D34">
        <w:rPr>
          <w:rFonts w:ascii="Times New Roman" w:hAnsi="Times New Roman" w:cs="Times New Roman"/>
          <w:sz w:val="24"/>
          <w:szCs w:val="24"/>
        </w:rPr>
        <w:t xml:space="preserve">. The 1 remaining farm fell somewhere between these 2 types of </w:t>
      </w:r>
      <w:r w:rsidR="006A1463" w:rsidRPr="00DD3870">
        <w:rPr>
          <w:rFonts w:ascii="Times New Roman" w:hAnsi="Times New Roman" w:cs="Times New Roman"/>
          <w:sz w:val="24"/>
          <w:szCs w:val="24"/>
        </w:rPr>
        <w:t xml:space="preserve">BP; this farm bedded with straw and woodchips and cultivated every 48 hrs., adding chopped hay and woodchips every time the pack was cultivated. </w:t>
      </w:r>
      <w:r w:rsidR="001B4799" w:rsidRPr="00DD3870">
        <w:rPr>
          <w:rFonts w:ascii="Times New Roman" w:hAnsi="Times New Roman" w:cs="Times New Roman"/>
          <w:sz w:val="24"/>
          <w:szCs w:val="24"/>
        </w:rPr>
        <w:t xml:space="preserve">The depth of the </w:t>
      </w:r>
      <w:r w:rsidR="00D46D34" w:rsidRPr="00DD3870">
        <w:rPr>
          <w:rFonts w:ascii="Times New Roman" w:hAnsi="Times New Roman" w:cs="Times New Roman"/>
          <w:sz w:val="24"/>
          <w:szCs w:val="24"/>
        </w:rPr>
        <w:t xml:space="preserve">5 </w:t>
      </w:r>
      <w:r w:rsidR="001B4799" w:rsidRPr="00DD3870">
        <w:rPr>
          <w:rFonts w:ascii="Times New Roman" w:hAnsi="Times New Roman" w:cs="Times New Roman"/>
          <w:sz w:val="24"/>
          <w:szCs w:val="24"/>
        </w:rPr>
        <w:t xml:space="preserve">packs ranged from </w:t>
      </w:r>
      <w:r w:rsidR="006A1463" w:rsidRPr="00DD3870">
        <w:rPr>
          <w:rFonts w:ascii="Times New Roman" w:hAnsi="Times New Roman" w:cs="Times New Roman"/>
          <w:sz w:val="24"/>
          <w:szCs w:val="24"/>
        </w:rPr>
        <w:t>0.9-1.7 m</w:t>
      </w:r>
      <w:r w:rsidR="001B4799" w:rsidRPr="00DD3870">
        <w:rPr>
          <w:rFonts w:ascii="Times New Roman" w:hAnsi="Times New Roman" w:cs="Times New Roman"/>
          <w:sz w:val="24"/>
          <w:szCs w:val="24"/>
        </w:rPr>
        <w:t xml:space="preserve"> of organic material </w:t>
      </w:r>
      <w:r w:rsidR="00770D31" w:rsidRPr="00DD3870">
        <w:rPr>
          <w:rFonts w:ascii="Times New Roman" w:hAnsi="Times New Roman" w:cs="Times New Roman"/>
          <w:sz w:val="24"/>
          <w:szCs w:val="24"/>
        </w:rPr>
        <w:t>(measured at</w:t>
      </w:r>
      <w:r w:rsidR="00266F40" w:rsidRPr="00DD3870">
        <w:rPr>
          <w:rFonts w:ascii="Times New Roman" w:hAnsi="Times New Roman" w:cs="Times New Roman"/>
          <w:sz w:val="24"/>
          <w:szCs w:val="24"/>
        </w:rPr>
        <w:t xml:space="preserve"> visit</w:t>
      </w:r>
      <w:r w:rsidR="00470ECF" w:rsidRPr="00DD3870">
        <w:rPr>
          <w:rFonts w:ascii="Times New Roman" w:hAnsi="Times New Roman" w:cs="Times New Roman"/>
          <w:sz w:val="24"/>
          <w:szCs w:val="24"/>
        </w:rPr>
        <w:t xml:space="preserve"> whe</w:t>
      </w:r>
      <w:r w:rsidR="00770D31" w:rsidRPr="00DD3870">
        <w:rPr>
          <w:rFonts w:ascii="Times New Roman" w:hAnsi="Times New Roman" w:cs="Times New Roman"/>
          <w:sz w:val="24"/>
          <w:szCs w:val="24"/>
        </w:rPr>
        <w:t>n</w:t>
      </w:r>
      <w:r w:rsidR="00470ECF" w:rsidRPr="00DD3870">
        <w:rPr>
          <w:rFonts w:ascii="Times New Roman" w:hAnsi="Times New Roman" w:cs="Times New Roman"/>
          <w:sz w:val="24"/>
          <w:szCs w:val="24"/>
        </w:rPr>
        <w:t xml:space="preserve"> </w:t>
      </w:r>
      <w:r w:rsidR="00770D31" w:rsidRPr="00DD3870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470ECF" w:rsidRPr="00DD3870">
        <w:rPr>
          <w:rFonts w:ascii="Times New Roman" w:hAnsi="Times New Roman" w:cs="Times New Roman"/>
          <w:sz w:val="24"/>
          <w:szCs w:val="24"/>
        </w:rPr>
        <w:t xml:space="preserve">questionnaire </w:t>
      </w:r>
      <w:r w:rsidR="00770D31" w:rsidRPr="00DD3870">
        <w:rPr>
          <w:rFonts w:ascii="Times New Roman" w:hAnsi="Times New Roman" w:cs="Times New Roman"/>
          <w:sz w:val="24"/>
          <w:szCs w:val="24"/>
        </w:rPr>
        <w:t>w</w:t>
      </w:r>
      <w:r w:rsidR="00CD6DDC">
        <w:rPr>
          <w:rFonts w:ascii="Times New Roman" w:hAnsi="Times New Roman" w:cs="Times New Roman"/>
          <w:sz w:val="24"/>
          <w:szCs w:val="24"/>
        </w:rPr>
        <w:t>as</w:t>
      </w:r>
      <w:r w:rsidR="00470ECF" w:rsidRPr="00DD3870">
        <w:rPr>
          <w:rFonts w:ascii="Times New Roman" w:hAnsi="Times New Roman" w:cs="Times New Roman"/>
          <w:sz w:val="24"/>
          <w:szCs w:val="24"/>
        </w:rPr>
        <w:t xml:space="preserve"> administered</w:t>
      </w:r>
      <w:r w:rsidR="00770D31" w:rsidRPr="00DD3870">
        <w:rPr>
          <w:rFonts w:ascii="Times New Roman" w:hAnsi="Times New Roman" w:cs="Times New Roman"/>
          <w:sz w:val="24"/>
          <w:szCs w:val="24"/>
        </w:rPr>
        <w:t>)</w:t>
      </w:r>
      <w:r w:rsidR="006A1463" w:rsidRPr="00DD3870">
        <w:rPr>
          <w:rFonts w:ascii="Times New Roman" w:hAnsi="Times New Roman" w:cs="Times New Roman"/>
          <w:sz w:val="24"/>
          <w:szCs w:val="24"/>
        </w:rPr>
        <w:t>.</w:t>
      </w:r>
    </w:p>
    <w:p w14:paraId="3B4A9B53" w14:textId="77777777" w:rsidR="00B55FA9" w:rsidRDefault="00B55FA9" w:rsidP="00B55FA9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3C222DD8" w14:textId="41D610E1" w:rsidR="00B55FA9" w:rsidRPr="00B55FA9" w:rsidRDefault="001F4A19" w:rsidP="00B55FA9">
      <w:pPr>
        <w:spacing w:line="480" w:lineRule="auto"/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</w:pPr>
      <w:r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Prevalence of i</w:t>
      </w:r>
      <w:r w:rsidR="00B55FA9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ntramammary infections</w:t>
      </w:r>
    </w:p>
    <w:p w14:paraId="5337FF98" w14:textId="77777777" w:rsidR="00E82AF3" w:rsidRPr="0051684F" w:rsidRDefault="00E82AF3" w:rsidP="00E82AF3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In total, 1,536 quarters belonging to 384 cows were enrolled for at least one visit throughout the study, for a total of 4,212 quarter-observations collected. Of these, 880 quarter-observations were excluded from further analyses: 34 quarter-observations did not meet definition of either having an IMI or being healthy; 88 quarter-observations were from enrolled quarters that were non-lactating mammary glands (blind); 224 quarter-observations were excluded due to a sampling error (e.g., missing cow ID, colony not selected from quartermilk culture, duplicate quartermilk sample missing); and 534 quarter-observations were excluded because ≥ 1 of the 2 duplicate quartermilk samples collected was classified as contaminated (12.7% of total quarter-observations collected). </w:t>
      </w:r>
    </w:p>
    <w:p w14:paraId="26553992" w14:textId="77777777" w:rsidR="00E82AF3" w:rsidRDefault="00E82AF3" w:rsidP="00E82AF3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The final data set for describing quarter-level prevalence of all </w:t>
      </w:r>
      <w:r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pathogen</w:t>
      </w: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s causing IMI on these 10 certified organic dairy farms consisted of 3,332 quarter-observations where the IMI status of the quarter could be determined at that visit (Table1). There were 2,290 quarter-observations from healthy quarters. Observations included in the final data set came from 1,456 quarters of 382 cows across all 10 herds included in the field study. The mean (median; range) number of cows included per herd was 38.2 (38; 35-41), whereas the number of quarters included per cow was 3.8 (4; 1-4). The mean number of observations per quarter included was 2.3 (2; 1-4). </w:t>
      </w:r>
    </w:p>
    <w:p w14:paraId="006F91C6" w14:textId="77777777" w:rsidR="00E82AF3" w:rsidRDefault="00E82AF3" w:rsidP="00F80ABA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23A35611" w14:textId="0E4822E6" w:rsidR="00F80ABA" w:rsidRPr="00F80ABA" w:rsidRDefault="00B55FA9" w:rsidP="00F80ABA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There were 1,042 quarter-observations from quarters with an IMI at time of sampling: 953 with an IMI due to a single pathogen (28.6% of all quarter-observations), and 89 with a mixed infection (2.7% of all quarter-observations).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Overall, the majority of IMI were caused by NASM species (19.9%), followed by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Staphylococcus aureus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3.6%) and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Corynebacterium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species (3.1%). 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Streptococcus uberis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nd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Streptococcus dysgalactiae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were the next most commonly found pathogens (3.1% and 0.9%, respectively). Twenty-one different NASM were identified to be causing IMI, with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S. chromogenes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s the dominant species (13.6%). The next most frequently isolated NASM were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 xml:space="preserve">S. haemolyticus 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(1.5%),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 xml:space="preserve">S. simulans 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(1.3%),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>S. warneri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(0.6%), and </w:t>
      </w:r>
      <w:r w:rsidR="00F80ABA">
        <w:rPr>
          <w:rFonts w:ascii="Times New Roman" w:eastAsia="Times New Roman" w:hAnsi="Times New Roman" w:cs="Times New Roman"/>
          <w:i/>
          <w:iCs/>
          <w:kern w:val="0"/>
          <w:sz w:val="24"/>
          <w:szCs w:val="24"/>
          <w14:ligatures w14:val="none"/>
        </w:rPr>
        <w:t xml:space="preserve">S. equorum/S. devriesei </w:t>
      </w:r>
      <w:r w:rsidR="00F80ABA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(both 0.6%).</w:t>
      </w:r>
    </w:p>
    <w:p w14:paraId="6B88EC1C" w14:textId="77777777" w:rsidR="00EC5750" w:rsidRPr="0051684F" w:rsidRDefault="00EC5750" w:rsidP="00AE300E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13D78968" w14:textId="77777777" w:rsidR="00EC5750" w:rsidRPr="0051684F" w:rsidRDefault="00EC5750" w:rsidP="00F80ABA">
      <w:pPr>
        <w:spacing w:line="480" w:lineRule="auto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4B6CBEDA" w14:textId="235C6E20" w:rsidR="00A92727" w:rsidRDefault="00AE300E" w:rsidP="00AE300E">
      <w:pPr>
        <w:spacing w:line="480" w:lineRule="auto"/>
        <w:ind w:firstLine="360"/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</w:pPr>
      <w:r w:rsidRPr="0051684F"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  <w:t>Twenty-seven percent of observations were the sole observation contributed to the data set by a given quarter, 41% came from quarters contributing 2 time points, and 31% and 1% came from quarters contributing 3 and 4 observations, respectively. The average time elapsed between sequential observations of a quarter was 37.1 days (median: 34.5; SD: 11.6), with an overall range of 27-96 days.</w:t>
      </w:r>
    </w:p>
    <w:p w14:paraId="4FB74E52" w14:textId="77777777" w:rsidR="00E82AFF" w:rsidRDefault="00E82AFF" w:rsidP="00AE300E">
      <w:pPr>
        <w:spacing w:line="480" w:lineRule="auto"/>
        <w:ind w:firstLine="360"/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</w:pPr>
    </w:p>
    <w:p w14:paraId="68969E24" w14:textId="77777777" w:rsidR="00E82AFF" w:rsidRPr="00E85A22" w:rsidRDefault="00E82AFF" w:rsidP="00E82AFF">
      <w:pPr>
        <w:rPr>
          <w:rFonts w:ascii="Times New Roman" w:hAnsi="Times New Roman" w:cs="Times New Roman"/>
          <w:sz w:val="20"/>
          <w:szCs w:val="20"/>
        </w:rPr>
      </w:pPr>
    </w:p>
    <w:p w14:paraId="4CEC5C4C" w14:textId="77777777" w:rsidR="00E82AFF" w:rsidRPr="0051684F" w:rsidRDefault="00E82AFF" w:rsidP="00AE300E">
      <w:pPr>
        <w:spacing w:line="480" w:lineRule="auto"/>
        <w:ind w:firstLine="360"/>
        <w:rPr>
          <w:rFonts w:ascii="Times New Roman" w:eastAsia="Times New Roman" w:hAnsi="Times New Roman" w:cs="Times New Roman"/>
          <w:color w:val="FF00FF"/>
          <w:kern w:val="0"/>
          <w:sz w:val="24"/>
          <w:szCs w:val="24"/>
          <w14:ligatures w14:val="none"/>
        </w:rPr>
      </w:pPr>
    </w:p>
    <w:p w14:paraId="1FA3F1AD" w14:textId="77777777" w:rsidR="001A7738" w:rsidRPr="0051684F" w:rsidRDefault="001A7738" w:rsidP="00AE300E">
      <w:pPr>
        <w:spacing w:line="480" w:lineRule="auto"/>
        <w:ind w:firstLine="360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3F1F7CD0" w14:textId="77777777" w:rsidR="00CA1559" w:rsidRDefault="00CA1559">
      <w:pPr>
        <w:rPr>
          <w:rFonts w:ascii="Times New Roman" w:hAnsi="Times New Roman" w:cs="Times New Roman"/>
        </w:rPr>
      </w:pPr>
    </w:p>
    <w:p w14:paraId="51EEF2B0" w14:textId="77777777" w:rsidR="00CA1559" w:rsidRDefault="00CA1559">
      <w:pPr>
        <w:rPr>
          <w:rFonts w:ascii="Times New Roman" w:hAnsi="Times New Roman" w:cs="Times New Roman"/>
        </w:rPr>
      </w:pPr>
    </w:p>
    <w:p w14:paraId="76F3BE27" w14:textId="3C1782FD" w:rsidR="003A6E24" w:rsidRPr="003A6E24" w:rsidRDefault="00CA1559" w:rsidP="003A6E24">
      <w:pPr>
        <w:pStyle w:val="EndNoteBibliography"/>
        <w:spacing w:after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A6E24" w:rsidRPr="003A6E24">
        <w:t xml:space="preserve">Benson, A. F. 2012. Consider deep pack barns for cow comfort and manure management. Accessed March 18, 2024. Cornell University, Ithaca, NY. </w:t>
      </w:r>
      <w:hyperlink r:id="rId4" w:history="1">
        <w:r w:rsidR="003A6E24" w:rsidRPr="003A6E24">
          <w:rPr>
            <w:rStyle w:val="Hyperlink"/>
          </w:rPr>
          <w:t>https://smallfarms.cornell.edu/2012/04/consider-deep-pack-barns-for-cow-comfort-and-manure-management/</w:t>
        </w:r>
      </w:hyperlink>
      <w:r w:rsidR="003A6E24" w:rsidRPr="003A6E24">
        <w:t>.</w:t>
      </w:r>
    </w:p>
    <w:p w14:paraId="73738587" w14:textId="77777777" w:rsidR="003A6E24" w:rsidRPr="003A6E24" w:rsidRDefault="003A6E24" w:rsidP="003A6E24">
      <w:pPr>
        <w:pStyle w:val="EndNoteBibliography"/>
        <w:spacing w:after="360"/>
      </w:pPr>
      <w:r w:rsidRPr="003A6E24">
        <w:t>Bewley, J. M., L. M. Robertson, and E. A. Eckelkamp. 2017. A 100-Year Review: Lactating dairy cattle housing management. J. Dairy Sci. 100(12):10418-10431.</w:t>
      </w:r>
    </w:p>
    <w:p w14:paraId="6C77217E" w14:textId="7A9C5D03" w:rsidR="003A6E24" w:rsidRPr="003A6E24" w:rsidRDefault="003A6E24" w:rsidP="003A6E24">
      <w:pPr>
        <w:pStyle w:val="EndNoteBibliography"/>
        <w:spacing w:after="360"/>
      </w:pPr>
      <w:r w:rsidRPr="003A6E24">
        <w:t xml:space="preserve">The Dairyland Initiative: School of Veterinary Medicine, Univeristy of Wisconsin-Madison. Housing Module: Adult Cow Housing, Bedded Packs. University of Wisconsin-Madison. Accessed March 18, 2024. </w:t>
      </w:r>
      <w:hyperlink r:id="rId5" w:history="1">
        <w:r w:rsidRPr="003A6E24">
          <w:rPr>
            <w:rStyle w:val="Hyperlink"/>
          </w:rPr>
          <w:t>https://thedairylandinitiative.vetmed.wisc.edu/home/housing-module/adult-cow-housing/bedded-pack/</w:t>
        </w:r>
      </w:hyperlink>
      <w:r w:rsidRPr="003A6E24">
        <w:t>.</w:t>
      </w:r>
    </w:p>
    <w:p w14:paraId="752D0A1D" w14:textId="40749F90" w:rsidR="003A6E24" w:rsidRPr="003A6E24" w:rsidRDefault="003A6E24" w:rsidP="003A6E24">
      <w:pPr>
        <w:pStyle w:val="EndNoteBibliography"/>
        <w:spacing w:after="360"/>
      </w:pPr>
      <w:r w:rsidRPr="003A6E24">
        <w:t xml:space="preserve">Endres, M., K. Janni. 2021. Compost-bedded pack barns for dairy cows. University of Minnesota Extension. Minneapolis, MN. Accessed March 18, 2024. </w:t>
      </w:r>
      <w:hyperlink r:id="rId6" w:anchor="a-wall-borders-the-pack-727910" w:history="1">
        <w:r w:rsidRPr="003A6E24">
          <w:rPr>
            <w:rStyle w:val="Hyperlink"/>
          </w:rPr>
          <w:t>https://extension.umn.edu/dairy-milking-cows/compost-bedded-pack-barns-dairy-cows#a-wall-borders-the-pack-727910</w:t>
        </w:r>
      </w:hyperlink>
      <w:r w:rsidRPr="003A6E24">
        <w:t>.</w:t>
      </w:r>
    </w:p>
    <w:p w14:paraId="49942C93" w14:textId="62AFABAE" w:rsidR="003A6E24" w:rsidRPr="003A6E24" w:rsidRDefault="003A6E24" w:rsidP="003A6E24">
      <w:pPr>
        <w:pStyle w:val="EndNoteBibliography"/>
      </w:pPr>
      <w:r w:rsidRPr="003A6E24">
        <w:t xml:space="preserve">Thurgood, J. M., C. M. Comer, D. J. Flaherty, and M. Kiraly. 2009. Bedded pack management system case study. Pages 184–188 in Proc. Proc. 5th National Small Farm Conference, Springfield,  IL. Accessed March 18, 2024. </w:t>
      </w:r>
      <w:hyperlink r:id="rId7" w:history="1">
        <w:r w:rsidRPr="003A6E24">
          <w:rPr>
            <w:rStyle w:val="Hyperlink"/>
          </w:rPr>
          <w:t>https://conferences.illinois.edu/resources/20033/Proceedings_8-12-13.pdf</w:t>
        </w:r>
      </w:hyperlink>
      <w:r w:rsidRPr="003A6E24">
        <w:t>.</w:t>
      </w:r>
    </w:p>
    <w:p w14:paraId="1B691D74" w14:textId="3A3976ED" w:rsidR="00A92727" w:rsidRPr="0051684F" w:rsidRDefault="00CA155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A92727" w:rsidRPr="0051684F" w:rsidSect="009D2D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6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airy 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5de0wasp2t9es5tu5evzpa2svsdrveax9&quot;&gt;My EndNote Library-Converted&lt;record-ids&gt;&lt;item&gt;668&lt;/item&gt;&lt;item&gt;669&lt;/item&gt;&lt;item&gt;670&lt;/item&gt;&lt;item&gt;671&lt;/item&gt;&lt;item&gt;672&lt;/item&gt;&lt;/record-ids&gt;&lt;/item&gt;&lt;/Libraries&gt;"/>
    <w:docVar w:name="EN.UseJSCitationFormat" w:val="False"/>
  </w:docVars>
  <w:rsids>
    <w:rsidRoot w:val="00AC6D10"/>
    <w:rsid w:val="00001ECB"/>
    <w:rsid w:val="00013499"/>
    <w:rsid w:val="00013775"/>
    <w:rsid w:val="00033542"/>
    <w:rsid w:val="000525B1"/>
    <w:rsid w:val="000565A9"/>
    <w:rsid w:val="000A4F4E"/>
    <w:rsid w:val="000B1F69"/>
    <w:rsid w:val="000B3FBC"/>
    <w:rsid w:val="000E15AF"/>
    <w:rsid w:val="00100310"/>
    <w:rsid w:val="00114EB5"/>
    <w:rsid w:val="00154C7A"/>
    <w:rsid w:val="0015585B"/>
    <w:rsid w:val="00177250"/>
    <w:rsid w:val="001811D5"/>
    <w:rsid w:val="00194BB3"/>
    <w:rsid w:val="0019581B"/>
    <w:rsid w:val="00197CCE"/>
    <w:rsid w:val="001A5438"/>
    <w:rsid w:val="001A7738"/>
    <w:rsid w:val="001B4799"/>
    <w:rsid w:val="001E06BC"/>
    <w:rsid w:val="001F2523"/>
    <w:rsid w:val="001F4279"/>
    <w:rsid w:val="001F4A19"/>
    <w:rsid w:val="00204D69"/>
    <w:rsid w:val="002062FD"/>
    <w:rsid w:val="0022211C"/>
    <w:rsid w:val="00224B27"/>
    <w:rsid w:val="002652FA"/>
    <w:rsid w:val="00266F40"/>
    <w:rsid w:val="002778EB"/>
    <w:rsid w:val="00280567"/>
    <w:rsid w:val="002A0039"/>
    <w:rsid w:val="002A1195"/>
    <w:rsid w:val="002A5C7D"/>
    <w:rsid w:val="002A7BA5"/>
    <w:rsid w:val="002C20D5"/>
    <w:rsid w:val="002D3BDD"/>
    <w:rsid w:val="002E1B5C"/>
    <w:rsid w:val="003248C1"/>
    <w:rsid w:val="00327B50"/>
    <w:rsid w:val="00347744"/>
    <w:rsid w:val="00347CE3"/>
    <w:rsid w:val="0038312F"/>
    <w:rsid w:val="00385F2C"/>
    <w:rsid w:val="00394ADD"/>
    <w:rsid w:val="003A6E24"/>
    <w:rsid w:val="003E3CC1"/>
    <w:rsid w:val="003E43D9"/>
    <w:rsid w:val="00412DDC"/>
    <w:rsid w:val="00426A7A"/>
    <w:rsid w:val="00427B5E"/>
    <w:rsid w:val="00470ECF"/>
    <w:rsid w:val="00481986"/>
    <w:rsid w:val="00484D4B"/>
    <w:rsid w:val="00495FE8"/>
    <w:rsid w:val="004E70A5"/>
    <w:rsid w:val="004F622A"/>
    <w:rsid w:val="0051684F"/>
    <w:rsid w:val="0052219F"/>
    <w:rsid w:val="00545376"/>
    <w:rsid w:val="00553946"/>
    <w:rsid w:val="00557A55"/>
    <w:rsid w:val="005764A8"/>
    <w:rsid w:val="005A437E"/>
    <w:rsid w:val="005F6150"/>
    <w:rsid w:val="00620AA0"/>
    <w:rsid w:val="006667CD"/>
    <w:rsid w:val="00686346"/>
    <w:rsid w:val="006A1463"/>
    <w:rsid w:val="006A1FDF"/>
    <w:rsid w:val="006A7ECB"/>
    <w:rsid w:val="006D6C78"/>
    <w:rsid w:val="007021EC"/>
    <w:rsid w:val="007071D7"/>
    <w:rsid w:val="00721F29"/>
    <w:rsid w:val="007420F8"/>
    <w:rsid w:val="007534BE"/>
    <w:rsid w:val="00770D31"/>
    <w:rsid w:val="00780C77"/>
    <w:rsid w:val="00782044"/>
    <w:rsid w:val="00792EC4"/>
    <w:rsid w:val="007A5908"/>
    <w:rsid w:val="007A657A"/>
    <w:rsid w:val="007B5C0C"/>
    <w:rsid w:val="007C4FF0"/>
    <w:rsid w:val="007E3EFD"/>
    <w:rsid w:val="007E7A8B"/>
    <w:rsid w:val="00804A98"/>
    <w:rsid w:val="0081278A"/>
    <w:rsid w:val="00814991"/>
    <w:rsid w:val="00841842"/>
    <w:rsid w:val="008460F0"/>
    <w:rsid w:val="00872BD2"/>
    <w:rsid w:val="008737C5"/>
    <w:rsid w:val="008D7A13"/>
    <w:rsid w:val="00900DD9"/>
    <w:rsid w:val="009072A9"/>
    <w:rsid w:val="0094085B"/>
    <w:rsid w:val="00947018"/>
    <w:rsid w:val="00950B8F"/>
    <w:rsid w:val="00952A69"/>
    <w:rsid w:val="009540AB"/>
    <w:rsid w:val="009637F1"/>
    <w:rsid w:val="009703D4"/>
    <w:rsid w:val="00973F07"/>
    <w:rsid w:val="0097431B"/>
    <w:rsid w:val="009A7D54"/>
    <w:rsid w:val="009C1550"/>
    <w:rsid w:val="009C39DB"/>
    <w:rsid w:val="009D2D3F"/>
    <w:rsid w:val="009D4305"/>
    <w:rsid w:val="009E12EE"/>
    <w:rsid w:val="009F04D3"/>
    <w:rsid w:val="009F5E44"/>
    <w:rsid w:val="00A03B61"/>
    <w:rsid w:val="00A74E8F"/>
    <w:rsid w:val="00A92727"/>
    <w:rsid w:val="00A92E7C"/>
    <w:rsid w:val="00A95E8F"/>
    <w:rsid w:val="00AA0990"/>
    <w:rsid w:val="00AA39AA"/>
    <w:rsid w:val="00AA40C1"/>
    <w:rsid w:val="00AA7B27"/>
    <w:rsid w:val="00AC3281"/>
    <w:rsid w:val="00AC6D10"/>
    <w:rsid w:val="00AE300E"/>
    <w:rsid w:val="00AE5FE8"/>
    <w:rsid w:val="00AE6732"/>
    <w:rsid w:val="00AF2AD5"/>
    <w:rsid w:val="00B32567"/>
    <w:rsid w:val="00B504A2"/>
    <w:rsid w:val="00B53E6D"/>
    <w:rsid w:val="00B54CBA"/>
    <w:rsid w:val="00B55FA9"/>
    <w:rsid w:val="00B64C16"/>
    <w:rsid w:val="00B746CB"/>
    <w:rsid w:val="00BC1157"/>
    <w:rsid w:val="00BC1C14"/>
    <w:rsid w:val="00BC5EC3"/>
    <w:rsid w:val="00BC79BB"/>
    <w:rsid w:val="00BE04B5"/>
    <w:rsid w:val="00C02B87"/>
    <w:rsid w:val="00C23B7D"/>
    <w:rsid w:val="00C40B1F"/>
    <w:rsid w:val="00C54E02"/>
    <w:rsid w:val="00C73C3F"/>
    <w:rsid w:val="00C74580"/>
    <w:rsid w:val="00C87A96"/>
    <w:rsid w:val="00C902ED"/>
    <w:rsid w:val="00C91018"/>
    <w:rsid w:val="00C941D9"/>
    <w:rsid w:val="00CA1559"/>
    <w:rsid w:val="00CA52B8"/>
    <w:rsid w:val="00CC2B74"/>
    <w:rsid w:val="00CC4A3A"/>
    <w:rsid w:val="00CD6DDC"/>
    <w:rsid w:val="00CF70A8"/>
    <w:rsid w:val="00D00F9E"/>
    <w:rsid w:val="00D13B58"/>
    <w:rsid w:val="00D46D34"/>
    <w:rsid w:val="00D52EC2"/>
    <w:rsid w:val="00D808DD"/>
    <w:rsid w:val="00D97FFB"/>
    <w:rsid w:val="00DB31EA"/>
    <w:rsid w:val="00DC4E13"/>
    <w:rsid w:val="00DD3870"/>
    <w:rsid w:val="00DE7DCE"/>
    <w:rsid w:val="00DF0A5E"/>
    <w:rsid w:val="00E214E1"/>
    <w:rsid w:val="00E41853"/>
    <w:rsid w:val="00E553AF"/>
    <w:rsid w:val="00E76C9E"/>
    <w:rsid w:val="00E82AF3"/>
    <w:rsid w:val="00E82AFF"/>
    <w:rsid w:val="00E84F8B"/>
    <w:rsid w:val="00E86AC2"/>
    <w:rsid w:val="00EC5750"/>
    <w:rsid w:val="00EE3EA1"/>
    <w:rsid w:val="00F47F8B"/>
    <w:rsid w:val="00F53527"/>
    <w:rsid w:val="00F807FD"/>
    <w:rsid w:val="00F80ABA"/>
    <w:rsid w:val="00F8473C"/>
    <w:rsid w:val="00F87B3C"/>
    <w:rsid w:val="00FA10EE"/>
    <w:rsid w:val="00FA283D"/>
    <w:rsid w:val="00FA3D23"/>
    <w:rsid w:val="00FB6300"/>
    <w:rsid w:val="00FC6466"/>
    <w:rsid w:val="00FE3E02"/>
    <w:rsid w:val="00FF3881"/>
    <w:rsid w:val="00FF5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5895FD"/>
  <w15:chartTrackingRefBased/>
  <w15:docId w15:val="{1FBCF45A-7ADB-4214-89EE-9AC4C6DF1D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A773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A7738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gntyacmbo3b">
    <w:name w:val="gntyacmbo3b"/>
    <w:basedOn w:val="DefaultParagraphFont"/>
    <w:rsid w:val="001A7738"/>
  </w:style>
  <w:style w:type="character" w:customStyle="1" w:styleId="gntyacmbf4b">
    <w:name w:val="gntyacmbf4b"/>
    <w:basedOn w:val="DefaultParagraphFont"/>
    <w:rsid w:val="001A7738"/>
  </w:style>
  <w:style w:type="character" w:customStyle="1" w:styleId="gntyacmbe3b">
    <w:name w:val="gntyacmbe3b"/>
    <w:basedOn w:val="DefaultParagraphFont"/>
    <w:rsid w:val="001A7738"/>
  </w:style>
  <w:style w:type="character" w:styleId="LineNumber">
    <w:name w:val="line number"/>
    <w:basedOn w:val="DefaultParagraphFont"/>
    <w:uiPriority w:val="99"/>
    <w:semiHidden/>
    <w:unhideWhenUsed/>
    <w:rsid w:val="007534BE"/>
  </w:style>
  <w:style w:type="paragraph" w:customStyle="1" w:styleId="EndNoteBibliographyTitle">
    <w:name w:val="EndNote Bibliography Title"/>
    <w:basedOn w:val="Normal"/>
    <w:link w:val="EndNoteBibliographyTitleChar"/>
    <w:rsid w:val="00CA155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155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A1559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CA1559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CA155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A155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5973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65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0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86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conferences.illinois.edu/resources/20033/Proceedings_8-12-13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extension.umn.edu/dairy-milking-cows/compost-bedded-pack-barns-dairy-cows" TargetMode="External"/><Relationship Id="rId5" Type="http://schemas.openxmlformats.org/officeDocument/2006/relationships/hyperlink" Target="https://thedairylandinitiative.vetmed.wisc.edu/home/housing-module/adult-cow-housing/bedded-pack/" TargetMode="External"/><Relationship Id="rId4" Type="http://schemas.openxmlformats.org/officeDocument/2006/relationships/hyperlink" Target="https://smallfarms.cornell.edu/2012/04/consider-deep-pack-barns-for-cow-comfort-and-manure-management/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67</TotalTime>
  <Pages>7</Pages>
  <Words>2464</Words>
  <Characters>14050</Characters>
  <Application>Microsoft Office Word</Application>
  <DocSecurity>0</DocSecurity>
  <Lines>117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120</cp:revision>
  <dcterms:created xsi:type="dcterms:W3CDTF">2024-06-19T15:10:00Z</dcterms:created>
  <dcterms:modified xsi:type="dcterms:W3CDTF">2024-08-07T19:24:00Z</dcterms:modified>
</cp:coreProperties>
</file>